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0" w:author="Haopei Yang" w:date="2019-04-22T17:32:00Z">
        <w:r w:rsidDel="00B80624">
          <w:rPr>
            <w:lang w:val="en-CA"/>
          </w:rPr>
          <w:delText xml:space="preserve">. </w:delText>
        </w:r>
        <w:commentRangeStart w:id="1"/>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2" w:author="Haopei Yang" w:date="2019-04-22T17:32:00Z">
        <w:r w:rsidR="00B66838">
          <w:rPr>
            <w:lang w:val="en-CA"/>
          </w:rPr>
          <w:t>T</w:t>
        </w:r>
        <w:commentRangeEnd w:id="1"/>
        <w:r w:rsidR="00B66838">
          <w:rPr>
            <w:rStyle w:val="CommentReference"/>
          </w:rPr>
          <w:commentReference w:id="1"/>
        </w:r>
      </w:ins>
      <w:del w:id="3"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4" w:author="Haopei Yang" w:date="2019-04-22T17:31:00Z">
        <w:r>
          <w:rPr>
            <w:lang w:val="en-CA"/>
          </w:rPr>
          <w:t xml:space="preserve">For the study phase, </w:t>
        </w:r>
      </w:ins>
      <w:ins w:id="5" w:author="Haopei Yang" w:date="2019-04-22T17:34:00Z">
        <w:r w:rsidR="00995DE1">
          <w:rPr>
            <w:lang w:val="en-CA"/>
          </w:rPr>
          <w:t>each stimulus was sh</w:t>
        </w:r>
      </w:ins>
      <w:ins w:id="6" w:author="Haopei Yang" w:date="2019-04-22T17:35:00Z">
        <w:r w:rsidR="00995DE1">
          <w:rPr>
            <w:lang w:val="en-CA"/>
          </w:rPr>
          <w:t xml:space="preserve">own for 1 second. </w:t>
        </w:r>
      </w:ins>
      <w:ins w:id="7" w:author="Haopei Yang" w:date="2019-04-22T17:34:00Z">
        <w:r w:rsidR="00995DE1">
          <w:rPr>
            <w:lang w:val="en-CA"/>
          </w:rPr>
          <w:t>T</w:t>
        </w:r>
      </w:ins>
      <w:ins w:id="8"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9" w:author="Haopei Yang" w:date="2019-04-22T17:32:00Z">
        <w:r>
          <w:rPr>
            <w:lang w:val="en-CA"/>
          </w:rPr>
          <w:t>1.5</w:t>
        </w:r>
      </w:ins>
      <w:ins w:id="10" w:author="Haopei Yang" w:date="2019-04-22T17:31:00Z">
        <w:r>
          <w:rPr>
            <w:lang w:val="en-CA"/>
          </w:rPr>
          <w:t xml:space="preserve"> seconds, </w:t>
        </w:r>
      </w:ins>
      <w:ins w:id="11" w:author="Haopei Yang" w:date="2019-04-22T17:32:00Z">
        <w:r>
          <w:rPr>
            <w:lang w:val="en-CA"/>
          </w:rPr>
          <w:t>1</w:t>
        </w:r>
      </w:ins>
      <w:ins w:id="12" w:author="Haopei Yang" w:date="2019-04-22T17:31:00Z">
        <w:r>
          <w:rPr>
            <w:lang w:val="en-CA"/>
          </w:rPr>
          <w:t xml:space="preserve"> seconds, and </w:t>
        </w:r>
      </w:ins>
      <w:ins w:id="13" w:author="Haopei Yang" w:date="2019-04-22T17:32:00Z">
        <w:r>
          <w:rPr>
            <w:lang w:val="en-CA"/>
          </w:rPr>
          <w:t>4</w:t>
        </w:r>
      </w:ins>
      <w:ins w:id="14" w:author="Haopei Yang" w:date="2019-04-22T17:31:00Z">
        <w:r>
          <w:rPr>
            <w:lang w:val="en-CA"/>
          </w:rPr>
          <w:t xml:space="preserve"> seconds, respectively.</w:t>
        </w:r>
      </w:ins>
      <w:ins w:id="15" w:author="Haopei Yang" w:date="2019-04-25T13:24:00Z">
        <w:r w:rsidR="00547C7F">
          <w:rPr>
            <w:lang w:val="en-CA"/>
          </w:rPr>
          <w:t xml:space="preserve"> </w:t>
        </w:r>
      </w:ins>
    </w:p>
    <w:p w14:paraId="1B0B2A43" w14:textId="28E61A78" w:rsidR="00261CCA" w:rsidRDefault="00261CCA">
      <w:pPr>
        <w:rPr>
          <w:ins w:id="16" w:author="Haopei Yang" w:date="2019-04-25T13:26:00Z"/>
          <w:lang w:val="en-CA"/>
        </w:rPr>
      </w:pPr>
      <w:r>
        <w:rPr>
          <w:lang w:val="en-CA"/>
        </w:rPr>
        <w:t xml:space="preserve">For the test phase, </w:t>
      </w:r>
      <w:ins w:id="17" w:author="Haopei Yang" w:date="2019-04-22T17:35:00Z">
        <w:r w:rsidR="00995DE1">
          <w:rPr>
            <w:lang w:val="en-CA"/>
          </w:rPr>
          <w:t xml:space="preserve">each stimulus was shown or 2.5 seconds. </w:t>
        </w:r>
      </w:ins>
      <w:del w:id="18" w:author="Haopei Yang" w:date="2019-04-22T17:35:00Z">
        <w:r w:rsidDel="00995DE1">
          <w:rPr>
            <w:lang w:val="en-CA"/>
          </w:rPr>
          <w:delText xml:space="preserve">the </w:delText>
        </w:r>
      </w:del>
      <w:ins w:id="19"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0"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bookmarkStart w:id="21" w:name="_GoBack"/>
      <w:bookmarkEnd w:id="21"/>
    </w:p>
    <w:p w14:paraId="1F1A3948" w14:textId="37697BD2"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xml:space="preserve">, during which key pressing only happens when participant judge a stimulus to be non-word, which are </w:t>
      </w:r>
      <w:proofErr w:type="spellStart"/>
      <w:r w:rsidR="001D6FFC">
        <w:rPr>
          <w:lang w:val="en-CA"/>
        </w:rPr>
        <w:t>discared</w:t>
      </w:r>
      <w:proofErr w:type="spellEnd"/>
      <w:r w:rsidR="001D6FFC">
        <w:rPr>
          <w:lang w:val="en-CA"/>
        </w:rPr>
        <w:t xml:space="preserve">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w:t>
      </w:r>
      <w:r w:rsidR="001E1E65">
        <w:rPr>
          <w:lang w:val="en-CA"/>
        </w:rPr>
        <w:lastRenderedPageBreak/>
        <w:t xml:space="preserve">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opei Yang" w:date="2019-04-22T17:32:00Z" w:initials="HY">
    <w:p w14:paraId="37DD3EB0" w14:textId="2A55ED69" w:rsidR="00B66838" w:rsidRDefault="00B66838">
      <w:pPr>
        <w:pStyle w:val="CommentText"/>
      </w:pPr>
      <w:r>
        <w:rPr>
          <w:rStyle w:val="CommentReference"/>
        </w:rPr>
        <w:annotationRef/>
      </w:r>
      <w:r>
        <w:t xml:space="preserve">Stick to animacy judgement, since lexical decision will introduce another </w:t>
      </w:r>
      <w:proofErr w:type="gramStart"/>
      <w:r>
        <w:t>confound:</w:t>
      </w:r>
      <w:proofErr w:type="gramEnd"/>
      <w:r>
        <w:t xml:space="preserve">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47BC3"/>
    <w:rsid w:val="00995DE1"/>
    <w:rsid w:val="00B66838"/>
    <w:rsid w:val="00B80624"/>
    <w:rsid w:val="00C17BB0"/>
    <w:rsid w:val="00C544CF"/>
    <w:rsid w:val="00CB34B3"/>
    <w:rsid w:val="00CC31DD"/>
    <w:rsid w:val="00CF5FF0"/>
    <w:rsid w:val="00D014C8"/>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2</Pages>
  <Words>822</Words>
  <Characters>4688</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19</cp:revision>
  <dcterms:created xsi:type="dcterms:W3CDTF">2019-01-07T19:02:00Z</dcterms:created>
  <dcterms:modified xsi:type="dcterms:W3CDTF">2019-04-2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